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3713A064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8F491A">
        <w:rPr>
          <w:rFonts w:ascii="Spectral" w:hAnsi="Spectral"/>
          <w:bCs/>
          <w:color w:val="000000"/>
          <w:sz w:val="22"/>
          <w:szCs w:val="22"/>
          <w:lang w:val="en-US"/>
        </w:rPr>
        <w:t>6</w:t>
      </w:r>
      <w:r w:rsidR="00786173">
        <w:rPr>
          <w:rFonts w:ascii="Spectral" w:hAnsi="Spectral"/>
          <w:bCs/>
          <w:color w:val="000000"/>
          <w:sz w:val="22"/>
          <w:szCs w:val="22"/>
          <w:lang w:val="en-US"/>
        </w:rPr>
        <w:t>5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1E736D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AFCE48D" w14:textId="1D4A0ED3" w:rsidR="0031138C" w:rsidRPr="0031138C" w:rsidRDefault="0031138C" w:rsidP="0031138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7" w:name="_Hlk58345161"/>
      <w:bookmarkStart w:id="8" w:name="_Hlk61029720"/>
      <w:bookmarkStart w:id="9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proofErr w:type="gramStart"/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</w:t>
      </w:r>
      <w:proofErr w:type="gramEnd"/>
      <w:r w:rsidRPr="0031138C">
        <w:rPr>
          <w:rFonts w:ascii="Spectral" w:hAnsi="Spectral"/>
          <w:sz w:val="22"/>
          <w:szCs w:val="22"/>
          <w:u w:val="single"/>
          <w:lang w:val="en-US"/>
        </w:rPr>
        <w:t>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accepted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rresponding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305A64DD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</w:t>
      </w:r>
      <w:proofErr w:type="gramStart"/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1078CE77" w14:textId="3BE2ED70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</w:t>
        </w:r>
        <w:r w:rsidRPr="00ED6532">
          <w:rPr>
            <w:rStyle w:val="Hyperlink"/>
          </w:rPr>
          <w:lastRenderedPageBreak/>
          <w:t>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1E736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Jubilee Centre for </w:t>
            </w:r>
            <w:proofErr w:type="gramStart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haracter</w:t>
            </w:r>
            <w:proofErr w:type="gramEnd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1D4726" w14:paraId="1AA0CBC5" w14:textId="77777777" w:rsidTr="008C3B05">
        <w:tc>
          <w:tcPr>
            <w:tcW w:w="1818" w:type="dxa"/>
          </w:tcPr>
          <w:p w14:paraId="435207A1" w14:textId="48B32E05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1E736D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1E736D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 xml:space="preserve">New </w:t>
      </w:r>
      <w:r w:rsidR="002154BF">
        <w:rPr>
          <w:rFonts w:ascii="Spectral" w:hAnsi="Spectral"/>
          <w:sz w:val="22"/>
          <w:szCs w:val="22"/>
          <w:lang w:val="en-US"/>
        </w:rPr>
        <w:lastRenderedPageBreak/>
        <w:t>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flict: How rejection sensitivity and power positions influence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wise-reasoning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4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4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Wisdom,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Balance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5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5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4A6A376" w14:textId="77777777" w:rsidR="009563C1" w:rsidRDefault="009563C1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79C42404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6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6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7" w:name="_Hlk61029988"/>
            <w:bookmarkStart w:id="38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lastRenderedPageBreak/>
              <w:t>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9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9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7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8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0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0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1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lastRenderedPageBreak/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2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3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3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4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4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2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47042836"/>
      <w:bookmarkEnd w:id="41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6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06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7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15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83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9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21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3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4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4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0FB47A" w14:textId="77777777" w:rsidR="001E736D" w:rsidRDefault="001E736D">
      <w:r>
        <w:separator/>
      </w:r>
    </w:p>
  </w:endnote>
  <w:endnote w:type="continuationSeparator" w:id="0">
    <w:p w14:paraId="0E8FA59B" w14:textId="77777777" w:rsidR="001E736D" w:rsidRDefault="001E73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Yu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C27FA2" w14:textId="77777777" w:rsidR="00EE480A" w:rsidRDefault="00EE48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B39942" w14:textId="77777777" w:rsidR="001E736D" w:rsidRDefault="001E736D">
      <w:r>
        <w:separator/>
      </w:r>
    </w:p>
  </w:footnote>
  <w:footnote w:type="continuationSeparator" w:id="0">
    <w:p w14:paraId="2545EAAF" w14:textId="77777777" w:rsidR="001E736D" w:rsidRDefault="001E736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FE8DC7F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EE480A">
      <w:rPr>
        <w:rFonts w:ascii="Spectral" w:hAnsi="Spectral"/>
        <w:sz w:val="22"/>
        <w:szCs w:val="22"/>
        <w:lang w:val="en-US"/>
      </w:rPr>
      <w:t>3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F72C3F" w14:textId="77777777" w:rsidR="00EE480A" w:rsidRDefault="00EE480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B314D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50</TotalTime>
  <Pages>42</Pages>
  <Words>14455</Words>
  <Characters>82395</Characters>
  <Application>Microsoft Office Word</Application>
  <DocSecurity>0</DocSecurity>
  <Lines>686</Lines>
  <Paragraphs>1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6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90</cp:revision>
  <cp:lastPrinted>2022-03-31T20:50:00Z</cp:lastPrinted>
  <dcterms:created xsi:type="dcterms:W3CDTF">2021-03-19T00:08:00Z</dcterms:created>
  <dcterms:modified xsi:type="dcterms:W3CDTF">2022-03-31T20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